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B0FA6B" w14:textId="266B2C92" w:rsidR="005A0E83" w:rsidRPr="00953055" w:rsidRDefault="0092422A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53055">
        <w:rPr>
          <w:rFonts w:ascii="Times New Roman" w:hAnsi="Times New Roman" w:cs="Times New Roman"/>
          <w:b/>
          <w:bCs/>
          <w:sz w:val="24"/>
          <w:szCs w:val="24"/>
        </w:rPr>
        <w:t>Table S1. Structured literature review approach.</w:t>
      </w:r>
    </w:p>
    <w:p w14:paraId="7899A7BD" w14:textId="39C50189" w:rsidR="0092422A" w:rsidRPr="00953055" w:rsidRDefault="0092422A">
      <w:pPr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6753"/>
      </w:tblGrid>
      <w:tr w:rsidR="00953055" w:rsidRPr="00953055" w14:paraId="18716211" w14:textId="77777777" w:rsidTr="00953055">
        <w:tc>
          <w:tcPr>
            <w:tcW w:w="2263" w:type="dxa"/>
          </w:tcPr>
          <w:p w14:paraId="6D6AEFB5" w14:textId="34447950" w:rsidR="00953055" w:rsidRPr="00953055" w:rsidRDefault="00953055" w:rsidP="0095305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3055">
              <w:rPr>
                <w:rFonts w:ascii="Times New Roman" w:hAnsi="Times New Roman" w:cs="Times New Roman"/>
                <w:sz w:val="24"/>
                <w:szCs w:val="24"/>
              </w:rPr>
              <w:t>Databases searched</w:t>
            </w:r>
          </w:p>
        </w:tc>
        <w:tc>
          <w:tcPr>
            <w:tcW w:w="6753" w:type="dxa"/>
          </w:tcPr>
          <w:p w14:paraId="3A7AEA0A" w14:textId="36531249" w:rsidR="00953055" w:rsidRPr="00953055" w:rsidRDefault="00953055" w:rsidP="0095305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Google Scholar, Web of Science, Science Direct, Scopus, PubMed</w:t>
            </w:r>
          </w:p>
        </w:tc>
      </w:tr>
      <w:tr w:rsidR="00953055" w:rsidRPr="00953055" w14:paraId="12D11ECF" w14:textId="77777777" w:rsidTr="00953055">
        <w:tc>
          <w:tcPr>
            <w:tcW w:w="2263" w:type="dxa"/>
          </w:tcPr>
          <w:p w14:paraId="50CBF73F" w14:textId="2974777E" w:rsidR="00953055" w:rsidRPr="00953055" w:rsidRDefault="00953055" w:rsidP="0095305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3055">
              <w:rPr>
                <w:rFonts w:ascii="Times New Roman" w:hAnsi="Times New Roman" w:cs="Times New Roman"/>
                <w:sz w:val="24"/>
                <w:szCs w:val="24"/>
              </w:rPr>
              <w:t xml:space="preserve">Search </w:t>
            </w:r>
            <w:r w:rsidR="00F265A4">
              <w:rPr>
                <w:rFonts w:ascii="Times New Roman" w:hAnsi="Times New Roman" w:cs="Times New Roman"/>
                <w:sz w:val="24"/>
                <w:szCs w:val="24"/>
              </w:rPr>
              <w:t>string</w:t>
            </w:r>
          </w:p>
        </w:tc>
        <w:tc>
          <w:tcPr>
            <w:tcW w:w="6753" w:type="dxa"/>
          </w:tcPr>
          <w:p w14:paraId="6EA7CC97" w14:textId="572BD20E" w:rsidR="00F265A4" w:rsidRDefault="00D31D8B" w:rsidP="0095305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</w:t>
            </w:r>
            <w:r w:rsidR="00953055"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“emerging infectious disease” OR “EID” OR “COVID-19” OR “SARS-CoV-2” OR “corona virus” OR “coronavirus”) AND (“tropical” AND (“peat” OR “peatland” OR “peatswamp” OR “peat-swamp”))</w:t>
            </w:r>
          </w:p>
          <w:p w14:paraId="34B842DC" w14:textId="77777777" w:rsidR="00F265A4" w:rsidRDefault="00F265A4" w:rsidP="0095305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</w:pPr>
          </w:p>
          <w:p w14:paraId="798BC569" w14:textId="52D261B4" w:rsidR="00F265A4" w:rsidRDefault="00F265A4" w:rsidP="0095305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cience Direct only: </w:t>
            </w:r>
          </w:p>
          <w:p w14:paraId="3BD91A42" w14:textId="04DBA669" w:rsidR="00953055" w:rsidRPr="00953055" w:rsidRDefault="00F265A4" w:rsidP="0095305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265A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("peat") AND ("emerging infectious disease" OR "EID" OR "COVID-19" OR "SARS-CoV-2" OR "corona virus" OR "coronavirus"))</w:t>
            </w:r>
            <w:r w:rsidRPr="00F265A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1</w:t>
            </w:r>
          </w:p>
        </w:tc>
      </w:tr>
      <w:tr w:rsidR="00953055" w:rsidRPr="00953055" w14:paraId="6A3654CD" w14:textId="77777777" w:rsidTr="00953055">
        <w:tc>
          <w:tcPr>
            <w:tcW w:w="2263" w:type="dxa"/>
          </w:tcPr>
          <w:p w14:paraId="7B97B3F4" w14:textId="5C1C4884" w:rsidR="00953055" w:rsidRPr="00953055" w:rsidRDefault="00953055" w:rsidP="0095305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3055">
              <w:rPr>
                <w:rFonts w:ascii="Times New Roman" w:hAnsi="Times New Roman" w:cs="Times New Roman"/>
                <w:sz w:val="24"/>
                <w:szCs w:val="24"/>
              </w:rPr>
              <w:t>Inclusion criteria</w:t>
            </w:r>
          </w:p>
        </w:tc>
        <w:tc>
          <w:tcPr>
            <w:tcW w:w="6753" w:type="dxa"/>
          </w:tcPr>
          <w:p w14:paraId="05DF7FCB" w14:textId="5467AEA7" w:rsidR="00953055" w:rsidRPr="00953055" w:rsidRDefault="00953055" w:rsidP="0095305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</w:t>
            </w: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rticle must explicitly look at the first half of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the </w:t>
            </w: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earch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operator </w:t>
            </w: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tring in relation to the second; i.e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,</w:t>
            </w: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be a EID study conducted in a tropical peatland area or be specifically looking at impacts of EIDs in a </w:t>
            </w: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shd w:val="clear" w:color="auto" w:fill="FFFFFF"/>
                <w:lang w:eastAsia="en-GB"/>
              </w:rPr>
              <w:t>tropical peatland area</w:t>
            </w:r>
          </w:p>
        </w:tc>
      </w:tr>
      <w:tr w:rsidR="00953055" w:rsidRPr="00953055" w14:paraId="3FE1C100" w14:textId="77777777" w:rsidTr="00953055">
        <w:tc>
          <w:tcPr>
            <w:tcW w:w="2263" w:type="dxa"/>
          </w:tcPr>
          <w:p w14:paraId="4160364E" w14:textId="4416E2F8" w:rsidR="00953055" w:rsidRPr="00953055" w:rsidRDefault="00953055" w:rsidP="0095305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3055">
              <w:rPr>
                <w:rFonts w:ascii="Times New Roman" w:hAnsi="Times New Roman" w:cs="Times New Roman"/>
                <w:sz w:val="24"/>
                <w:szCs w:val="24"/>
              </w:rPr>
              <w:t>Exclusion criteria</w:t>
            </w:r>
          </w:p>
        </w:tc>
        <w:tc>
          <w:tcPr>
            <w:tcW w:w="6753" w:type="dxa"/>
          </w:tcPr>
          <w:p w14:paraId="23103584" w14:textId="49EF1EBF" w:rsidR="00953055" w:rsidRPr="00953055" w:rsidRDefault="00953055" w:rsidP="0095305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</w:t>
            </w: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tudies not in or concerning tropical peatlands, and studies discussing </w:t>
            </w:r>
            <w:r w:rsidR="00DB6B7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diseases that are </w:t>
            </w: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ubiquitous (e.g., malaria) or non-zoonotic diseases (e.g. </w:t>
            </w:r>
            <w:bookmarkStart w:id="0" w:name="_Hlk47267083"/>
            <w:r w:rsidR="00D84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iseases caused by malnutrition</w:t>
            </w:r>
            <w:bookmarkEnd w:id="0"/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), or that </w:t>
            </w:r>
            <w:r w:rsidR="00D84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re </w:t>
            </w: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therwise not relevant in the context of EIDs according to th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instrText xml:space="preserve"> ADDIN EN.CITE &lt;EndNote&gt;&lt;Cite&gt;&lt;Author&gt;WHO&lt;/Author&gt;&lt;Year&gt;2014&lt;/Year&gt;&lt;RecNum&gt;7740&lt;/RecNum&gt;&lt;DisplayText&gt;(WHO, 2014)&lt;/DisplayText&gt;&lt;record&gt;&lt;rec-number&gt;7740&lt;/rec-number&gt;&lt;foreign-keys&gt;&lt;key app="EN" db-id="pp2apa0df2psdcetv0ixfz2y2fezts25a90s" timestamp="1592994743"&gt;7740&lt;/key&gt;&lt;/foreign-keys&gt;&lt;ref-type name="Report"&gt;27&lt;/ref-type&gt;&lt;contributors&gt;&lt;authors&gt;&lt;author&gt;WHO&lt;/author&gt;&lt;/authors&gt;&lt;/contributors&gt;&lt;titles&gt;&lt;title&gt;A Brief Guide to Emerging Infectious Diseases and Zoonoses&lt;/title&gt;&lt;/titles&gt;&lt;dates&gt;&lt;year&gt;2014&lt;/year&gt;&lt;/dates&gt;&lt;publisher&gt;World Health Organization&lt;/publisher&gt;&lt;urls&gt;&lt;/urls&gt;&lt;electronic-resource-num&gt;https://apps.who.int/iris/handle/10665/204722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GB"/>
              </w:rPr>
              <w:t xml:space="preserve">WHO </w:t>
            </w:r>
            <w:r w:rsidR="00F265A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GB"/>
              </w:rPr>
              <w:t>2014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end"/>
            </w: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definition: “An emerging infectious disease is one that either has appeared and affected a [human] population for the first time, or has existed previously but is rapidly spreading, either in terms of the number of people getting infected, or to new geographical areas”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</w:tr>
      <w:tr w:rsidR="00953055" w:rsidRPr="00953055" w14:paraId="30A4F61E" w14:textId="77777777" w:rsidTr="00953055">
        <w:tc>
          <w:tcPr>
            <w:tcW w:w="2263" w:type="dxa"/>
          </w:tcPr>
          <w:p w14:paraId="52B5F1BE" w14:textId="63D4CA54" w:rsidR="00953055" w:rsidRPr="00953055" w:rsidRDefault="00953055" w:rsidP="0095305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3055">
              <w:rPr>
                <w:rFonts w:ascii="Times New Roman" w:hAnsi="Times New Roman" w:cs="Times New Roman"/>
                <w:sz w:val="24"/>
                <w:szCs w:val="24"/>
              </w:rPr>
              <w:t>No. articles searched</w:t>
            </w:r>
          </w:p>
        </w:tc>
        <w:tc>
          <w:tcPr>
            <w:tcW w:w="6753" w:type="dxa"/>
          </w:tcPr>
          <w:p w14:paraId="2907F093" w14:textId="20DFCC86" w:rsidR="00953055" w:rsidRPr="00953055" w:rsidRDefault="00953055" w:rsidP="0095305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30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First 300 articles, ordered by relevanc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</w:tr>
    </w:tbl>
    <w:p w14:paraId="253CF2DC" w14:textId="35AEA911" w:rsidR="00F265A4" w:rsidRPr="00F265A4" w:rsidRDefault="00F265A4" w:rsidP="00F265A4">
      <w:pPr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</w:pPr>
      <w:r w:rsidRPr="00F265A4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GB"/>
        </w:rPr>
        <w:t>1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GB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Adjusted and shortened for Science Direct owing to limits on the number of AND and OR operators permitted.</w:t>
      </w:r>
    </w:p>
    <w:p w14:paraId="3FE27FA0" w14:textId="6F46FC0E" w:rsidR="00F265A4" w:rsidRDefault="00F265A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140AA9D" w14:textId="77777777" w:rsidR="00F265A4" w:rsidRDefault="00F265A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C680374" w14:textId="473EDD14" w:rsidR="00953055" w:rsidRDefault="00953055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 Cited</w:t>
      </w:r>
    </w:p>
    <w:p w14:paraId="0CAFDBF4" w14:textId="77777777" w:rsidR="00953055" w:rsidRPr="00953055" w:rsidRDefault="0095305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EEC290E" w14:textId="01B04E9E" w:rsidR="00953055" w:rsidRPr="00953055" w:rsidRDefault="00953055" w:rsidP="00953055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53055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953055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 w:rsidRPr="00953055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953055">
        <w:rPr>
          <w:rFonts w:ascii="Times New Roman" w:hAnsi="Times New Roman" w:cs="Times New Roman"/>
          <w:sz w:val="24"/>
          <w:szCs w:val="24"/>
        </w:rPr>
        <w:t xml:space="preserve">WHO. 2014. </w:t>
      </w:r>
      <w:r w:rsidRPr="00953055">
        <w:rPr>
          <w:rFonts w:ascii="Times New Roman" w:hAnsi="Times New Roman" w:cs="Times New Roman"/>
          <w:i/>
          <w:sz w:val="24"/>
          <w:szCs w:val="24"/>
        </w:rPr>
        <w:t>A Brief Guide to Emerging Infectious Diseases and Zoonoses.</w:t>
      </w:r>
      <w:r w:rsidRPr="00953055">
        <w:rPr>
          <w:rFonts w:ascii="Times New Roman" w:hAnsi="Times New Roman" w:cs="Times New Roman"/>
          <w:sz w:val="24"/>
          <w:szCs w:val="24"/>
        </w:rPr>
        <w:t xml:space="preserve"> World Health Organization. </w:t>
      </w:r>
      <w:hyperlink r:id="rId4" w:history="1">
        <w:r w:rsidRPr="00953055">
          <w:rPr>
            <w:rStyle w:val="Hyperlink"/>
            <w:rFonts w:ascii="Times New Roman" w:hAnsi="Times New Roman" w:cs="Times New Roman"/>
            <w:sz w:val="24"/>
            <w:szCs w:val="24"/>
          </w:rPr>
          <w:t>https://apps.who.int/iris/handle/10665/204722</w:t>
        </w:r>
      </w:hyperlink>
    </w:p>
    <w:p w14:paraId="21D01EFF" w14:textId="00FAC1DF" w:rsidR="00953055" w:rsidRPr="00953055" w:rsidRDefault="00953055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53055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953055" w:rsidRPr="0095305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2apa0df2psdcetv0ixfz2y2fezts25a90s&quot;&gt;References-Converted-Saved-Converted&lt;record-ids&gt;&lt;item&gt;7740&lt;/item&gt;&lt;/record-ids&gt;&lt;/item&gt;&lt;/Libraries&gt;"/>
  </w:docVars>
  <w:rsids>
    <w:rsidRoot w:val="0052605B"/>
    <w:rsid w:val="00294CAF"/>
    <w:rsid w:val="0052605B"/>
    <w:rsid w:val="005A0E83"/>
    <w:rsid w:val="0092422A"/>
    <w:rsid w:val="00953055"/>
    <w:rsid w:val="00B04259"/>
    <w:rsid w:val="00D31D8B"/>
    <w:rsid w:val="00D84BE9"/>
    <w:rsid w:val="00DB6B75"/>
    <w:rsid w:val="00E41136"/>
    <w:rsid w:val="00F265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BB872B"/>
  <w15:chartTrackingRefBased/>
  <w15:docId w15:val="{0936B64D-4720-4758-B19D-82E8F819C9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2422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422A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9242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53055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53055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5305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53055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53055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95305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apps.who.int/iris/handle/10665/20472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59</Words>
  <Characters>2051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Harrison</dc:creator>
  <cp:keywords/>
  <dc:description/>
  <cp:lastModifiedBy>Mark Harrison</cp:lastModifiedBy>
  <cp:revision>3</cp:revision>
  <dcterms:created xsi:type="dcterms:W3CDTF">2020-08-30T10:52:00Z</dcterms:created>
  <dcterms:modified xsi:type="dcterms:W3CDTF">2020-08-30T10:53:00Z</dcterms:modified>
</cp:coreProperties>
</file>